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842658968"/>
        <w:docPartObj>
          <w:docPartGallery w:val="Cover Pages"/>
          <w:docPartUnique/>
        </w:docPartObj>
      </w:sdtPr>
      <w:sdtEndPr/>
      <w:sdtContent>
        <w:p w14:paraId="0F1B6D57" w14:textId="4B73DCCD" w:rsidR="00601829" w:rsidRDefault="00601829">
          <w:r>
            <w:rPr>
              <w:noProof/>
            </w:rPr>
            <mc:AlternateContent>
              <mc:Choice Requires="wpg">
                <w:drawing>
                  <wp:anchor distT="0" distB="0" distL="114300" distR="114300" simplePos="0" relativeHeight="251659264" behindDoc="1" locked="0" layoutInCell="1" allowOverlap="1" wp14:anchorId="2A3E5B54" wp14:editId="35426C40">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D9D871C" w14:textId="1EC8BCEF" w:rsidR="00601829" w:rsidRDefault="00601829">
                                      <w:pPr>
                                        <w:pStyle w:val="NoSpacing"/>
                                        <w:spacing w:before="120"/>
                                        <w:jc w:val="center"/>
                                        <w:rPr>
                                          <w:color w:val="FFFFFF" w:themeColor="background1"/>
                                        </w:rPr>
                                      </w:pPr>
                                      <w:r>
                                        <w:rPr>
                                          <w:color w:val="FFFFFF" w:themeColor="background1"/>
                                        </w:rPr>
                                        <w:t>Josh Munro</w:t>
                                      </w:r>
                                    </w:p>
                                  </w:sdtContent>
                                </w:sdt>
                                <w:p w14:paraId="2F5509AD" w14:textId="77777777" w:rsidR="00601829" w:rsidRDefault="00117EFA">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EndPr/>
                                    <w:sdtContent>
                                      <w:r w:rsidR="00601829">
                                        <w:rPr>
                                          <w:caps/>
                                          <w:color w:val="FFFFFF" w:themeColor="background1"/>
                                        </w:rPr>
                                        <w:t>[Company name]</w:t>
                                      </w:r>
                                    </w:sdtContent>
                                  </w:sdt>
                                  <w:r w:rsidR="00601829">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601829">
                                        <w:rPr>
                                          <w:color w:val="FFFFFF" w:themeColor="background1"/>
                                        </w:rPr>
                                        <w:t>[Company address]</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EE834B1" w14:textId="29F0ABEA" w:rsidR="00601829" w:rsidRDefault="00601829">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web701 Assessment thre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A3E5B54"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D9D871C" w14:textId="1EC8BCEF" w:rsidR="00601829" w:rsidRDefault="00601829">
                                <w:pPr>
                                  <w:pStyle w:val="NoSpacing"/>
                                  <w:spacing w:before="120"/>
                                  <w:jc w:val="center"/>
                                  <w:rPr>
                                    <w:color w:val="FFFFFF" w:themeColor="background1"/>
                                  </w:rPr>
                                </w:pPr>
                                <w:r>
                                  <w:rPr>
                                    <w:color w:val="FFFFFF" w:themeColor="background1"/>
                                  </w:rPr>
                                  <w:t>Josh Munro</w:t>
                                </w:r>
                              </w:p>
                            </w:sdtContent>
                          </w:sdt>
                          <w:p w14:paraId="2F5509AD" w14:textId="77777777" w:rsidR="00601829" w:rsidRDefault="00117EFA">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EndPr/>
                              <w:sdtContent>
                                <w:r w:rsidR="00601829">
                                  <w:rPr>
                                    <w:caps/>
                                    <w:color w:val="FFFFFF" w:themeColor="background1"/>
                                  </w:rPr>
                                  <w:t>[Company name]</w:t>
                                </w:r>
                              </w:sdtContent>
                            </w:sdt>
                            <w:r w:rsidR="00601829">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601829">
                                  <w:rPr>
                                    <w:color w:val="FFFFFF" w:themeColor="background1"/>
                                  </w:rPr>
                                  <w:t>[Company address]</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EE834B1" w14:textId="29F0ABEA" w:rsidR="00601829" w:rsidRDefault="00601829">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web701 Assessment three</w:t>
                                </w:r>
                              </w:p>
                            </w:sdtContent>
                          </w:sdt>
                        </w:txbxContent>
                      </v:textbox>
                    </v:shape>
                    <w10:wrap anchorx="page" anchory="page"/>
                  </v:group>
                </w:pict>
              </mc:Fallback>
            </mc:AlternateContent>
          </w:r>
        </w:p>
        <w:p w14:paraId="7F55B2D1" w14:textId="503F98B5" w:rsidR="00601829" w:rsidRDefault="00601829">
          <w:r>
            <w:br w:type="page"/>
          </w:r>
        </w:p>
      </w:sdtContent>
    </w:sdt>
    <w:sdt>
      <w:sdtPr>
        <w:rPr>
          <w:rFonts w:asciiTheme="minorHAnsi" w:eastAsiaTheme="minorHAnsi" w:hAnsiTheme="minorHAnsi" w:cstheme="minorBidi"/>
          <w:color w:val="auto"/>
          <w:sz w:val="22"/>
          <w:szCs w:val="22"/>
          <w:lang w:val="en-NZ"/>
        </w:rPr>
        <w:id w:val="-1641798664"/>
        <w:docPartObj>
          <w:docPartGallery w:val="Table of Contents"/>
          <w:docPartUnique/>
        </w:docPartObj>
      </w:sdtPr>
      <w:sdtEndPr>
        <w:rPr>
          <w:b/>
          <w:bCs/>
          <w:noProof/>
        </w:rPr>
      </w:sdtEndPr>
      <w:sdtContent>
        <w:p w14:paraId="796CE254" w14:textId="1E58C88C" w:rsidR="001F0D08" w:rsidRDefault="001F0D08">
          <w:pPr>
            <w:pStyle w:val="TOCHeading"/>
          </w:pPr>
          <w:r>
            <w:t>Table of Contents</w:t>
          </w:r>
        </w:p>
        <w:p w14:paraId="627F9BAE" w14:textId="4088DEC5" w:rsidR="001F0D08" w:rsidRDefault="001F0D08">
          <w:pPr>
            <w:pStyle w:val="TOC1"/>
            <w:tabs>
              <w:tab w:val="right" w:leader="dot" w:pos="9016"/>
            </w:tabs>
            <w:rPr>
              <w:noProof/>
            </w:rPr>
          </w:pPr>
          <w:r>
            <w:fldChar w:fldCharType="begin"/>
          </w:r>
          <w:r>
            <w:instrText xml:space="preserve"> TOC \o "1-3" \h \z \u </w:instrText>
          </w:r>
          <w:r>
            <w:fldChar w:fldCharType="separate"/>
          </w:r>
          <w:hyperlink w:anchor="_Toc73812756" w:history="1">
            <w:r w:rsidRPr="00DD0E6D">
              <w:rPr>
                <w:rStyle w:val="Hyperlink"/>
                <w:noProof/>
              </w:rPr>
              <w:t>Part Two Implementation and testing</w:t>
            </w:r>
            <w:r>
              <w:rPr>
                <w:noProof/>
                <w:webHidden/>
              </w:rPr>
              <w:tab/>
            </w:r>
            <w:r>
              <w:rPr>
                <w:noProof/>
                <w:webHidden/>
              </w:rPr>
              <w:fldChar w:fldCharType="begin"/>
            </w:r>
            <w:r>
              <w:rPr>
                <w:noProof/>
                <w:webHidden/>
              </w:rPr>
              <w:instrText xml:space="preserve"> PAGEREF _Toc73812756 \h </w:instrText>
            </w:r>
            <w:r>
              <w:rPr>
                <w:noProof/>
                <w:webHidden/>
              </w:rPr>
            </w:r>
            <w:r>
              <w:rPr>
                <w:noProof/>
                <w:webHidden/>
              </w:rPr>
              <w:fldChar w:fldCharType="separate"/>
            </w:r>
            <w:r>
              <w:rPr>
                <w:noProof/>
                <w:webHidden/>
              </w:rPr>
              <w:t>2</w:t>
            </w:r>
            <w:r>
              <w:rPr>
                <w:noProof/>
                <w:webHidden/>
              </w:rPr>
              <w:fldChar w:fldCharType="end"/>
            </w:r>
          </w:hyperlink>
        </w:p>
        <w:p w14:paraId="6133A554" w14:textId="5DD70E9F" w:rsidR="001F0D08" w:rsidRDefault="001F0D08">
          <w:r>
            <w:rPr>
              <w:b/>
              <w:bCs/>
              <w:noProof/>
            </w:rPr>
            <w:fldChar w:fldCharType="end"/>
          </w:r>
        </w:p>
      </w:sdtContent>
    </w:sdt>
    <w:p w14:paraId="02713BF3" w14:textId="11000727" w:rsidR="0022688C" w:rsidRDefault="0022688C" w:rsidP="001F0D08">
      <w:pPr>
        <w:pStyle w:val="Heading1"/>
      </w:pPr>
    </w:p>
    <w:p w14:paraId="595BDC13" w14:textId="77777777" w:rsidR="001F0D08" w:rsidRDefault="001F0D08">
      <w:pPr>
        <w:rPr>
          <w:rFonts w:asciiTheme="majorHAnsi" w:eastAsiaTheme="majorEastAsia" w:hAnsiTheme="majorHAnsi" w:cstheme="majorBidi"/>
          <w:color w:val="2F5496" w:themeColor="accent1" w:themeShade="BF"/>
          <w:sz w:val="32"/>
          <w:szCs w:val="32"/>
        </w:rPr>
      </w:pPr>
      <w:r>
        <w:br w:type="page"/>
      </w:r>
    </w:p>
    <w:p w14:paraId="491F2029" w14:textId="1E05A371" w:rsidR="00601829" w:rsidRDefault="00601829" w:rsidP="00601829">
      <w:pPr>
        <w:pStyle w:val="Heading1"/>
      </w:pPr>
      <w:bookmarkStart w:id="0" w:name="_Toc73812756"/>
      <w:r>
        <w:lastRenderedPageBreak/>
        <w:t>Part Two Implementation and testing</w:t>
      </w:r>
      <w:bookmarkEnd w:id="0"/>
    </w:p>
    <w:p w14:paraId="43F7F3BE" w14:textId="1A4E9AC4" w:rsidR="00601829" w:rsidRDefault="00601829" w:rsidP="00601829"/>
    <w:p w14:paraId="54940367" w14:textId="77777777" w:rsidR="00601829" w:rsidRPr="00601829" w:rsidRDefault="00601829" w:rsidP="00601829"/>
    <w:p w14:paraId="004936AB" w14:textId="5C376266" w:rsidR="001F0D08" w:rsidRDefault="001F0D08">
      <w:r>
        <w:br w:type="page"/>
      </w:r>
    </w:p>
    <w:p w14:paraId="53C6CC7B" w14:textId="0116D99F" w:rsidR="001F0D08" w:rsidRDefault="001F0D08" w:rsidP="001F0D08">
      <w:pPr>
        <w:pStyle w:val="Heading1"/>
      </w:pPr>
      <w:r>
        <w:lastRenderedPageBreak/>
        <w:t>Exploring and Describing web technology used in the web app.</w:t>
      </w:r>
    </w:p>
    <w:p w14:paraId="5BC67597" w14:textId="679A00A3" w:rsidR="001F0D08" w:rsidRDefault="001F0D08" w:rsidP="001F0D08"/>
    <w:p w14:paraId="1A1764CE" w14:textId="175FC8BF" w:rsidR="001F0D08" w:rsidRDefault="001F0D08" w:rsidP="001F0D08">
      <w:pPr>
        <w:pStyle w:val="Heading2"/>
      </w:pPr>
      <w:r>
        <w:t>Introduction of web technology</w:t>
      </w:r>
    </w:p>
    <w:p w14:paraId="50A516A9" w14:textId="686331FA" w:rsidR="00186046" w:rsidRDefault="00186046" w:rsidP="00186046"/>
    <w:p w14:paraId="052E7FD7" w14:textId="654ABB70" w:rsidR="00683B88" w:rsidRDefault="00186046" w:rsidP="00186046">
      <w:r>
        <w:t>Quoted from the official Angular website, “</w:t>
      </w:r>
      <w:r w:rsidRPr="00186046">
        <w:t>Angular is a development platform, built on TypeScript</w:t>
      </w:r>
      <w:r>
        <w:t xml:space="preserve">”. Angular can be a component focused framework for developing scalable and reusable code. There is an excellent range of library features that allow for routing, form management, </w:t>
      </w:r>
      <w:r w:rsidR="00A0563B">
        <w:t>two-way</w:t>
      </w:r>
      <w:r>
        <w:t xml:space="preserve"> data binding and many other useful features. </w:t>
      </w:r>
    </w:p>
    <w:p w14:paraId="408122D4" w14:textId="504B6DB2" w:rsidR="00186046" w:rsidRPr="00186046" w:rsidRDefault="00683B88" w:rsidP="00186046">
      <w:r>
        <w:t xml:space="preserve">A major benefit of Angular is it ability to scale </w:t>
      </w:r>
      <w:r w:rsidR="00A0563B">
        <w:t>from single-developer applications</w:t>
      </w:r>
      <w:r>
        <w:t xml:space="preserve"> to multi-user enterprise application. Whereas other frameworks struggle to do so. </w:t>
      </w:r>
      <w:r w:rsidR="00186046">
        <w:t xml:space="preserve"> </w:t>
      </w:r>
    </w:p>
    <w:p w14:paraId="54887327" w14:textId="11B68D9E" w:rsidR="001F0D08" w:rsidRDefault="001F0D08" w:rsidP="001F0D08"/>
    <w:p w14:paraId="23638FD6" w14:textId="7F059C50" w:rsidR="001F0D08" w:rsidRDefault="001F0D08" w:rsidP="001F0D08">
      <w:pPr>
        <w:pStyle w:val="Heading2"/>
      </w:pPr>
      <w:r>
        <w:t>How I implemented the web technology</w:t>
      </w:r>
    </w:p>
    <w:p w14:paraId="154AA718" w14:textId="6BF90B46" w:rsidR="00A0563B" w:rsidRDefault="00A0563B" w:rsidP="00A0563B"/>
    <w:p w14:paraId="4C32682D" w14:textId="1703B7A9" w:rsidR="00A0563B" w:rsidRPr="00A0563B" w:rsidRDefault="00A0563B" w:rsidP="00A0563B">
      <w:r>
        <w:t xml:space="preserve">I implemented the web technology by installing node js on my desktop computer. Node js is a javascript engine that allows web frameworks to be written without dependencies on the web browsers. After the installation of Node js, I opened Visual Studio Code. Next, I installed angular cli using this command </w:t>
      </w:r>
      <w:r w:rsidRPr="00A0563B">
        <w:t>npm install -g @angular/cli</w:t>
      </w:r>
      <w:r>
        <w:t xml:space="preserve">. After installing Angular, I created a new Angular application. I did this by typing ng new CanGive – the app was named CanGive. In doing all of this I had successfully implemented the Angular web technology. </w:t>
      </w:r>
    </w:p>
    <w:p w14:paraId="2854442F" w14:textId="43C87D7D" w:rsidR="001F0D08" w:rsidRDefault="001F0D08" w:rsidP="001F0D08"/>
    <w:p w14:paraId="7D830A02" w14:textId="041A5F79" w:rsidR="001F0D08" w:rsidRDefault="001F0D08" w:rsidP="001F0D08">
      <w:pPr>
        <w:pStyle w:val="Heading2"/>
      </w:pPr>
      <w:r>
        <w:t>Problems I have faced.</w:t>
      </w:r>
    </w:p>
    <w:p w14:paraId="02CD4B53" w14:textId="3CD2B3E6" w:rsidR="00CC4AFD" w:rsidRDefault="00CC4AFD" w:rsidP="00CC4AFD">
      <w:r>
        <w:t xml:space="preserve">There were many problems I had faced and overcome through lots of trial and error. </w:t>
      </w:r>
    </w:p>
    <w:p w14:paraId="7A4C5864" w14:textId="5BAF5E02" w:rsidR="00CC4AFD" w:rsidRDefault="00CC4AFD" w:rsidP="00CC4AFD">
      <w:r>
        <w:t xml:space="preserve">A simple problem I had to begin with, was how to add images to the website. I spent a while figuring out why my image </w:t>
      </w:r>
      <w:r w:rsidR="00B71F06">
        <w:t>will not</w:t>
      </w:r>
      <w:r>
        <w:t xml:space="preserve"> work or display. However, after research I was able to conclude that the images are best put into the public folder, </w:t>
      </w:r>
      <w:r w:rsidR="00B71F06">
        <w:t>where</w:t>
      </w:r>
      <w:r>
        <w:t xml:space="preserve"> assets and images are easily accessible through the Angular application. </w:t>
      </w:r>
    </w:p>
    <w:p w14:paraId="71B646DE" w14:textId="17CA092A" w:rsidR="00644AD4" w:rsidRDefault="00644AD4" w:rsidP="00CC4AFD">
      <w:r>
        <w:t xml:space="preserve">Another problem I had to solve was how to move information from the Angular forms to the API. I had initially created a login component, however I wanted to recreate a similar component for the purchasing of a token. In the API mixed the component information variables from the login component with the names of the token component variables, </w:t>
      </w:r>
      <w:r w:rsidR="00D75E6B">
        <w:t>therefore</w:t>
      </w:r>
      <w:r>
        <w:t xml:space="preserve"> the information </w:t>
      </w:r>
      <w:r w:rsidR="00D75E6B">
        <w:t>was not</w:t>
      </w:r>
      <w:r>
        <w:t xml:space="preserve"> correctly passed to the API from the service. </w:t>
      </w:r>
    </w:p>
    <w:p w14:paraId="51CA96A2" w14:textId="70D64D27" w:rsidR="00C93C8A" w:rsidRDefault="00C93C8A" w:rsidP="00CC4AFD">
      <w:r>
        <w:t>A skill I wanted to learn was how to find a way to</w:t>
      </w:r>
      <w:r w:rsidR="00D75E6B">
        <w:t xml:space="preserve"> store temporary data of the </w:t>
      </w:r>
      <w:r w:rsidR="004076F4">
        <w:t xml:space="preserve">current user logged into the website. After many trials and failures in </w:t>
      </w:r>
      <w:r w:rsidR="001468A7">
        <w:t>trying</w:t>
      </w:r>
      <w:r w:rsidR="004076F4">
        <w:t xml:space="preserve"> to implement this feature on my own, I had to get help from the tutor to show me some direction. The tutor taught how there is a get and set method that stores temporary data when the login API returns the users information once the login was successful. </w:t>
      </w:r>
      <w:r w:rsidR="001468A7">
        <w:t xml:space="preserve">Once I had solved this problem, it was really relieving as it meant that I could store temporary data to enable more dynamic and relevant content for the user types. </w:t>
      </w:r>
    </w:p>
    <w:p w14:paraId="685AB498" w14:textId="528F3236" w:rsidR="0058597A" w:rsidRPr="00CC4AFD" w:rsidRDefault="0058597A" w:rsidP="00CC4AFD">
      <w:r>
        <w:t xml:space="preserve">Another problem I faced, was creating the routes for the website. </w:t>
      </w:r>
      <w:r w:rsidR="00EC2620">
        <w:t xml:space="preserve">Initially I had created the routes paths and installed Angular-router and the necessary packages, however, when implemented a navbar in the root app component the routes were not working. I then discovered that the problem </w:t>
      </w:r>
      <w:r w:rsidR="00EC2620">
        <w:lastRenderedPageBreak/>
        <w:t xml:space="preserve">was that I </w:t>
      </w:r>
      <w:r w:rsidR="008F3A64">
        <w:t>did not</w:t>
      </w:r>
      <w:r w:rsidR="00EC2620">
        <w:t xml:space="preserve"> incorporate</w:t>
      </w:r>
      <w:r w:rsidR="0014421B">
        <w:t xml:space="preserve"> router-outlet tag in the app component which is essential for routing in Angular. </w:t>
      </w:r>
    </w:p>
    <w:p w14:paraId="14AB099F" w14:textId="009CCF50" w:rsidR="001F0D08" w:rsidRDefault="001F0D08" w:rsidP="001F0D08"/>
    <w:p w14:paraId="1AC9EC88" w14:textId="4B922997" w:rsidR="001F0D08" w:rsidRDefault="001F0D08" w:rsidP="001F0D08">
      <w:pPr>
        <w:pStyle w:val="Heading2"/>
      </w:pPr>
      <w:r>
        <w:t>Describe the future of this technology for web development.</w:t>
      </w:r>
    </w:p>
    <w:p w14:paraId="49BA21EF" w14:textId="64A7653A" w:rsidR="001F0D08" w:rsidRDefault="001F0D08" w:rsidP="001F0D08"/>
    <w:p w14:paraId="0CAB37B4" w14:textId="77777777" w:rsidR="008F3A64" w:rsidRDefault="008F3A64" w:rsidP="001F0D08">
      <w:r>
        <w:t xml:space="preserve">Even though Angular is quite a mature framework compared to the new and popular frameworks such as Vuejs and Reactjs, Angular has proved to still be relevant. Frequent updates patches and features are always on Angular agenda </w:t>
      </w:r>
      <w:r>
        <w:fldChar w:fldCharType="begin"/>
      </w:r>
      <w:r>
        <w:instrText xml:space="preserve"> ADDIN ZOTERO_ITEM CSL_CITATION {"citationID":"gH279kCZ","properties":{"formattedCitation":"({\\i{}An Angular Roadmap - The Past, Present, and Future of Angular | GrapeCity Javascript}, n.d.)","plainCitation":"(An Angular Roadmap - The Past, Present, and Future of Angular | GrapeCity Javascript, n.d.)","noteIndex":0},"citationItems":[{"id":36,"uris":["http://zotero.org/users/local/RfbU49rY/items/IL262N57"],"uri":["http://zotero.org/users/local/RfbU49rY/items/IL262N57"],"itemData":{"id":36,"type":"webpage","title":"An Angular Roadmap - The Past, Present, and Future of Angular | GrapeCity Javascript","URL":"https://www.grapecity.com/blogs/angular-roadmap-the-past-present-and-future-of-angular","accessed":{"date-parts":[["2021",6,9]]}}}],"schema":"https://github.com/citation-style-language/schema/raw/master/csl-citation.json"} </w:instrText>
      </w:r>
      <w:r>
        <w:fldChar w:fldCharType="separate"/>
      </w:r>
      <w:r w:rsidRPr="008F3A64">
        <w:rPr>
          <w:rFonts w:ascii="Calibri" w:hAnsi="Calibri" w:cs="Calibri"/>
          <w:szCs w:val="24"/>
        </w:rPr>
        <w:t>(</w:t>
      </w:r>
      <w:r w:rsidRPr="008F3A64">
        <w:rPr>
          <w:rFonts w:ascii="Calibri" w:hAnsi="Calibri" w:cs="Calibri"/>
          <w:i/>
          <w:iCs/>
          <w:szCs w:val="24"/>
        </w:rPr>
        <w:t xml:space="preserve">An Angular Roadmap - The Past, Present, and Future of Angular | </w:t>
      </w:r>
      <w:proofErr w:type="spellStart"/>
      <w:r w:rsidRPr="008F3A64">
        <w:rPr>
          <w:rFonts w:ascii="Calibri" w:hAnsi="Calibri" w:cs="Calibri"/>
          <w:i/>
          <w:iCs/>
          <w:szCs w:val="24"/>
        </w:rPr>
        <w:t>GrapeCity</w:t>
      </w:r>
      <w:proofErr w:type="spellEnd"/>
      <w:r w:rsidRPr="008F3A64">
        <w:rPr>
          <w:rFonts w:ascii="Calibri" w:hAnsi="Calibri" w:cs="Calibri"/>
          <w:i/>
          <w:iCs/>
          <w:szCs w:val="24"/>
        </w:rPr>
        <w:t xml:space="preserve"> Javascript</w:t>
      </w:r>
      <w:r w:rsidRPr="008F3A64">
        <w:rPr>
          <w:rFonts w:ascii="Calibri" w:hAnsi="Calibri" w:cs="Calibri"/>
          <w:szCs w:val="24"/>
        </w:rPr>
        <w:t>, n.d.)</w:t>
      </w:r>
      <w:r>
        <w:fldChar w:fldCharType="end"/>
      </w:r>
      <w:r>
        <w:t xml:space="preserve">. </w:t>
      </w:r>
    </w:p>
    <w:p w14:paraId="48F4FC40" w14:textId="77777777" w:rsidR="00517F30" w:rsidRDefault="008F3A64" w:rsidP="001F0D08">
      <w:r>
        <w:t>The future of Angular looks bright as it is still developing new features that make the framework more robust and easier to use for developers</w:t>
      </w:r>
      <w:r w:rsidR="00517F30">
        <w:t xml:space="preserve"> </w:t>
      </w:r>
      <w:r w:rsidR="00517F30">
        <w:fldChar w:fldCharType="begin"/>
      </w:r>
      <w:r w:rsidR="00517F30">
        <w:instrText xml:space="preserve"> ADDIN ZOTERO_ITEM CSL_CITATION {"citationID":"pbahm1NB","properties":{"formattedCitation":"({\\i{}An Angular Roadmap - The Past, Present, and Future of Angular | GrapeCity Javascript}, n.d.)","plainCitation":"(An Angular Roadmap - The Past, Present, and Future of Angular | GrapeCity Javascript, n.d.)","noteIndex":0},"citationItems":[{"id":36,"uris":["http://zotero.org/users/local/RfbU49rY/items/IL262N57"],"uri":["http://zotero.org/users/local/RfbU49rY/items/IL262N57"],"itemData":{"id":36,"type":"webpage","title":"An Angular Roadmap - The Past, Present, and Future of Angular | GrapeCity Javascript","URL":"https://www.grapecity.com/blogs/angular-roadmap-the-past-present-and-future-of-angular","accessed":{"date-parts":[["2021",6,9]]}}}],"schema":"https://github.com/citation-style-language/schema/raw/master/csl-citation.json"} </w:instrText>
      </w:r>
      <w:r w:rsidR="00517F30">
        <w:fldChar w:fldCharType="separate"/>
      </w:r>
      <w:r w:rsidR="00517F30" w:rsidRPr="00517F30">
        <w:rPr>
          <w:rFonts w:ascii="Calibri" w:hAnsi="Calibri" w:cs="Calibri"/>
          <w:szCs w:val="24"/>
        </w:rPr>
        <w:t>(</w:t>
      </w:r>
      <w:r w:rsidR="00517F30" w:rsidRPr="00517F30">
        <w:rPr>
          <w:rFonts w:ascii="Calibri" w:hAnsi="Calibri" w:cs="Calibri"/>
          <w:i/>
          <w:iCs/>
          <w:szCs w:val="24"/>
        </w:rPr>
        <w:t xml:space="preserve">An Angular Roadmap - The Past, Present, and Future of Angular | </w:t>
      </w:r>
      <w:proofErr w:type="spellStart"/>
      <w:r w:rsidR="00517F30" w:rsidRPr="00517F30">
        <w:rPr>
          <w:rFonts w:ascii="Calibri" w:hAnsi="Calibri" w:cs="Calibri"/>
          <w:i/>
          <w:iCs/>
          <w:szCs w:val="24"/>
        </w:rPr>
        <w:t>GrapeCity</w:t>
      </w:r>
      <w:proofErr w:type="spellEnd"/>
      <w:r w:rsidR="00517F30" w:rsidRPr="00517F30">
        <w:rPr>
          <w:rFonts w:ascii="Calibri" w:hAnsi="Calibri" w:cs="Calibri"/>
          <w:i/>
          <w:iCs/>
          <w:szCs w:val="24"/>
        </w:rPr>
        <w:t xml:space="preserve"> Javascript</w:t>
      </w:r>
      <w:r w:rsidR="00517F30" w:rsidRPr="00517F30">
        <w:rPr>
          <w:rFonts w:ascii="Calibri" w:hAnsi="Calibri" w:cs="Calibri"/>
          <w:szCs w:val="24"/>
        </w:rPr>
        <w:t>, n.d.)</w:t>
      </w:r>
      <w:r w:rsidR="00517F30">
        <w:fldChar w:fldCharType="end"/>
      </w:r>
      <w:r>
        <w:t>.</w:t>
      </w:r>
    </w:p>
    <w:p w14:paraId="414815B9" w14:textId="32DC642B" w:rsidR="00A01894" w:rsidRDefault="00517F30" w:rsidP="001F0D08">
      <w:r>
        <w:t xml:space="preserve">With the implementation of typescript in Angular is making live error checking for reactive forms. This will make it easier and more efficient for </w:t>
      </w:r>
      <w:r w:rsidR="00A01894">
        <w:t>Angular developers</w:t>
      </w:r>
      <w:r w:rsidR="008F3781">
        <w:t xml:space="preserve"> </w:t>
      </w:r>
      <w:r w:rsidR="008F3781">
        <w:fldChar w:fldCharType="begin"/>
      </w:r>
      <w:r w:rsidR="008F3781">
        <w:instrText xml:space="preserve"> ADDIN ZOTERO_ITEM CSL_CITATION {"citationID":"S3czsAA5","properties":{"formattedCitation":"({\\i{}An Angular Roadmap - The Past, Present, and Future of Angular | GrapeCity Javascript}, n.d.)","plainCitation":"(An Angular Roadmap - The Past, Present, and Future of Angular | GrapeCity Javascript, n.d.)","noteIndex":0},"citationItems":[{"id":36,"uris":["http://zotero.org/users/local/RfbU49rY/items/IL262N57"],"uri":["http://zotero.org/users/local/RfbU49rY/items/IL262N57"],"itemData":{"id":36,"type":"webpage","title":"An Angular Roadmap - The Past, Present, and Future of Angular | GrapeCity Javascript","URL":"https://www.grapecity.com/blogs/angular-roadmap-the-past-present-and-future-of-angular","accessed":{"date-parts":[["2021",6,9]]}}}],"schema":"https://github.com/citation-style-language/schema/raw/master/csl-citation.json"} </w:instrText>
      </w:r>
      <w:r w:rsidR="008F3781">
        <w:fldChar w:fldCharType="separate"/>
      </w:r>
      <w:r w:rsidR="008F3781" w:rsidRPr="008F3781">
        <w:rPr>
          <w:rFonts w:ascii="Calibri" w:hAnsi="Calibri" w:cs="Calibri"/>
          <w:szCs w:val="24"/>
        </w:rPr>
        <w:t>(</w:t>
      </w:r>
      <w:r w:rsidR="008F3781" w:rsidRPr="008F3781">
        <w:rPr>
          <w:rFonts w:ascii="Calibri" w:hAnsi="Calibri" w:cs="Calibri"/>
          <w:i/>
          <w:iCs/>
          <w:szCs w:val="24"/>
        </w:rPr>
        <w:t xml:space="preserve">An Angular Roadmap - The Past, Present, and Future of Angular | </w:t>
      </w:r>
      <w:proofErr w:type="spellStart"/>
      <w:r w:rsidR="008F3781" w:rsidRPr="008F3781">
        <w:rPr>
          <w:rFonts w:ascii="Calibri" w:hAnsi="Calibri" w:cs="Calibri"/>
          <w:i/>
          <w:iCs/>
          <w:szCs w:val="24"/>
        </w:rPr>
        <w:t>GrapeCity</w:t>
      </w:r>
      <w:proofErr w:type="spellEnd"/>
      <w:r w:rsidR="008F3781" w:rsidRPr="008F3781">
        <w:rPr>
          <w:rFonts w:ascii="Calibri" w:hAnsi="Calibri" w:cs="Calibri"/>
          <w:i/>
          <w:iCs/>
          <w:szCs w:val="24"/>
        </w:rPr>
        <w:t xml:space="preserve"> Javascript</w:t>
      </w:r>
      <w:r w:rsidR="008F3781" w:rsidRPr="008F3781">
        <w:rPr>
          <w:rFonts w:ascii="Calibri" w:hAnsi="Calibri" w:cs="Calibri"/>
          <w:szCs w:val="24"/>
        </w:rPr>
        <w:t>, n.d.)</w:t>
      </w:r>
      <w:r w:rsidR="008F3781">
        <w:fldChar w:fldCharType="end"/>
      </w:r>
      <w:r w:rsidR="00A01894">
        <w:t>.</w:t>
      </w:r>
    </w:p>
    <w:p w14:paraId="4BFB8875" w14:textId="69C735C0" w:rsidR="008F3781" w:rsidRDefault="008F3781" w:rsidP="001F0D08">
      <w:r>
        <w:t xml:space="preserve">In the near future Angular aims to improve debugging by changing testbed to automatically to tidy up the test environments after each test run </w:t>
      </w:r>
      <w:r>
        <w:fldChar w:fldCharType="begin"/>
      </w:r>
      <w:r>
        <w:instrText xml:space="preserve"> ADDIN ZOTERO_ITEM CSL_CITATION {"citationID":"xt5qGMAA","properties":{"formattedCitation":"({\\i{}An Angular Roadmap - The Past, Present, and Future of Angular | GrapeCity Javascript}, n.d.)","plainCitation":"(An Angular Roadmap - The Past, Present, and Future of Angular | GrapeCity Javascript, n.d.)","noteIndex":0},"citationItems":[{"id":36,"uris":["http://zotero.org/users/local/RfbU49rY/items/IL262N57"],"uri":["http://zotero.org/users/local/RfbU49rY/items/IL262N57"],"itemData":{"id":36,"type":"webpage","title":"An Angular Roadmap - The Past, Present, and Future of Angular | GrapeCity Javascript","URL":"https://www.grapecity.com/blogs/angular-roadmap-the-past-present-and-future-of-angular","accessed":{"date-parts":[["2021",6,9]]}}}],"schema":"https://github.com/citation-style-language/schema/raw/master/csl-citation.json"} </w:instrText>
      </w:r>
      <w:r>
        <w:fldChar w:fldCharType="separate"/>
      </w:r>
      <w:r w:rsidRPr="008F3781">
        <w:rPr>
          <w:rFonts w:ascii="Calibri" w:hAnsi="Calibri" w:cs="Calibri"/>
          <w:szCs w:val="24"/>
        </w:rPr>
        <w:t>(</w:t>
      </w:r>
      <w:r w:rsidRPr="008F3781">
        <w:rPr>
          <w:rFonts w:ascii="Calibri" w:hAnsi="Calibri" w:cs="Calibri"/>
          <w:i/>
          <w:iCs/>
          <w:szCs w:val="24"/>
        </w:rPr>
        <w:t xml:space="preserve">An Angular Roadmap - The Past, Present, and Future of Angular | </w:t>
      </w:r>
      <w:proofErr w:type="spellStart"/>
      <w:r w:rsidRPr="008F3781">
        <w:rPr>
          <w:rFonts w:ascii="Calibri" w:hAnsi="Calibri" w:cs="Calibri"/>
          <w:i/>
          <w:iCs/>
          <w:szCs w:val="24"/>
        </w:rPr>
        <w:t>GrapeCity</w:t>
      </w:r>
      <w:proofErr w:type="spellEnd"/>
      <w:r w:rsidRPr="008F3781">
        <w:rPr>
          <w:rFonts w:ascii="Calibri" w:hAnsi="Calibri" w:cs="Calibri"/>
          <w:i/>
          <w:iCs/>
          <w:szCs w:val="24"/>
        </w:rPr>
        <w:t xml:space="preserve"> Javascript</w:t>
      </w:r>
      <w:r w:rsidRPr="008F3781">
        <w:rPr>
          <w:rFonts w:ascii="Calibri" w:hAnsi="Calibri" w:cs="Calibri"/>
          <w:szCs w:val="24"/>
        </w:rPr>
        <w:t>, n.d.)</w:t>
      </w:r>
      <w:r>
        <w:fldChar w:fldCharType="end"/>
      </w:r>
      <w:r>
        <w:t>.</w:t>
      </w:r>
    </w:p>
    <w:p w14:paraId="1A660143" w14:textId="77777777" w:rsidR="00F368C4" w:rsidRDefault="00F368C4" w:rsidP="001F0D08"/>
    <w:p w14:paraId="04E35251" w14:textId="4160FFF4" w:rsidR="001F0D08" w:rsidRDefault="00517F30" w:rsidP="001F0D08">
      <w:r>
        <w:t xml:space="preserve">  </w:t>
      </w:r>
    </w:p>
    <w:p w14:paraId="21E97262" w14:textId="77777777" w:rsidR="00517F30" w:rsidRDefault="00517F30" w:rsidP="001F0D08"/>
    <w:p w14:paraId="2215307C" w14:textId="77777777" w:rsidR="001F0D08" w:rsidRPr="001F0D08" w:rsidRDefault="001F0D08" w:rsidP="001F0D08"/>
    <w:p w14:paraId="03367BC8" w14:textId="77777777" w:rsidR="00601829" w:rsidRPr="00601829" w:rsidRDefault="00601829" w:rsidP="00601829"/>
    <w:sectPr w:rsidR="00601829" w:rsidRPr="00601829" w:rsidSect="00601829">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C99"/>
    <w:rsid w:val="00117EFA"/>
    <w:rsid w:val="0014421B"/>
    <w:rsid w:val="001468A7"/>
    <w:rsid w:val="00186046"/>
    <w:rsid w:val="001F0D08"/>
    <w:rsid w:val="0022688C"/>
    <w:rsid w:val="004076F4"/>
    <w:rsid w:val="004F3397"/>
    <w:rsid w:val="00517F30"/>
    <w:rsid w:val="0058597A"/>
    <w:rsid w:val="00601829"/>
    <w:rsid w:val="00644AD4"/>
    <w:rsid w:val="00683B88"/>
    <w:rsid w:val="008F3781"/>
    <w:rsid w:val="008F3A64"/>
    <w:rsid w:val="00A01894"/>
    <w:rsid w:val="00A0563B"/>
    <w:rsid w:val="00B71F06"/>
    <w:rsid w:val="00B91C99"/>
    <w:rsid w:val="00C93C8A"/>
    <w:rsid w:val="00CC4AFD"/>
    <w:rsid w:val="00D75E6B"/>
    <w:rsid w:val="00EC2620"/>
    <w:rsid w:val="00F368C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04EC07"/>
  <w15:chartTrackingRefBased/>
  <w15:docId w15:val="{D01360A1-6227-4AEA-A0A6-02FB349D8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18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0D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60182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601829"/>
    <w:rPr>
      <w:rFonts w:eastAsiaTheme="minorEastAsia"/>
      <w:lang w:val="en-US"/>
    </w:rPr>
  </w:style>
  <w:style w:type="character" w:customStyle="1" w:styleId="Heading1Char">
    <w:name w:val="Heading 1 Char"/>
    <w:basedOn w:val="DefaultParagraphFont"/>
    <w:link w:val="Heading1"/>
    <w:uiPriority w:val="9"/>
    <w:rsid w:val="0060182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F0D08"/>
    <w:pPr>
      <w:outlineLvl w:val="9"/>
    </w:pPr>
    <w:rPr>
      <w:lang w:val="en-US"/>
    </w:rPr>
  </w:style>
  <w:style w:type="paragraph" w:styleId="TOC1">
    <w:name w:val="toc 1"/>
    <w:basedOn w:val="Normal"/>
    <w:next w:val="Normal"/>
    <w:autoRedefine/>
    <w:uiPriority w:val="39"/>
    <w:unhideWhenUsed/>
    <w:rsid w:val="001F0D08"/>
    <w:pPr>
      <w:spacing w:after="100"/>
    </w:pPr>
  </w:style>
  <w:style w:type="character" w:styleId="Hyperlink">
    <w:name w:val="Hyperlink"/>
    <w:basedOn w:val="DefaultParagraphFont"/>
    <w:uiPriority w:val="99"/>
    <w:unhideWhenUsed/>
    <w:rsid w:val="001F0D08"/>
    <w:rPr>
      <w:color w:val="0563C1" w:themeColor="hyperlink"/>
      <w:u w:val="single"/>
    </w:rPr>
  </w:style>
  <w:style w:type="character" w:customStyle="1" w:styleId="Heading2Char">
    <w:name w:val="Heading 2 Char"/>
    <w:basedOn w:val="DefaultParagraphFont"/>
    <w:link w:val="Heading2"/>
    <w:uiPriority w:val="9"/>
    <w:rsid w:val="001F0D08"/>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semiHidden/>
    <w:unhideWhenUsed/>
    <w:rsid w:val="008F37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FD91D-9AD6-4A62-B687-0E34EA734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5</TotalTime>
  <Pages>5</Pages>
  <Words>1148</Words>
  <Characters>6544</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web701 Assessment three</vt:lpstr>
    </vt:vector>
  </TitlesOfParts>
  <Company/>
  <LinksUpToDate>false</LinksUpToDate>
  <CharactersWithSpaces>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701 Assessment three</dc:title>
  <dc:subject/>
  <dc:creator>Josh Munro</dc:creator>
  <cp:keywords/>
  <dc:description/>
  <cp:lastModifiedBy>Josh Munro</cp:lastModifiedBy>
  <cp:revision>19</cp:revision>
  <dcterms:created xsi:type="dcterms:W3CDTF">2021-06-05T07:07:00Z</dcterms:created>
  <dcterms:modified xsi:type="dcterms:W3CDTF">2021-06-14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C4NyuNV"/&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